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17492F"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th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17492F"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17492F"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17492F"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17492F"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17492F"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17492F"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17492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pt;height:14.9pt" o:ole="">
            <v:imagedata r:id="rId6" o:title=""/>
          </v:shape>
          <o:OLEObject Type="Embed" ProgID="Equation.3" ShapeID="_x0000_i1025" DrawAspect="Content" ObjectID="_1611644678"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17492F"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14:paraId="45BEB6FD" w14:textId="77777777" w:rsidR="00640C82" w:rsidRPr="00FD23B2" w:rsidRDefault="0017492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14:paraId="5D1AA644" w14:textId="77777777" w:rsidR="00640C82" w:rsidRPr="00FD23B2" w:rsidRDefault="0017492F"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17492F"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17492F"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w:t>
      </w:r>
      <w:proofErr w:type="gramStart"/>
      <w:r>
        <w:rPr>
          <w:rFonts w:eastAsiaTheme="minorEastAsia"/>
          <w:sz w:val="24"/>
          <w:szCs w:val="24"/>
        </w:rPr>
        <w:t>model</w:t>
      </w:r>
      <w:proofErr w:type="gramEnd"/>
      <w:r>
        <w:rPr>
          <w:rFonts w:eastAsiaTheme="minorEastAsia"/>
          <w:sz w:val="24"/>
          <w:szCs w:val="24"/>
        </w:rPr>
        <w:t xml:space="preserve">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proofErr w:type="gramStart"/>
      <w:r w:rsidR="007148C5">
        <w:rPr>
          <w:rFonts w:eastAsiaTheme="minorEastAsia"/>
          <w:sz w:val="24"/>
          <w:szCs w:val="24"/>
        </w:rPr>
        <w:t xml:space="preserve">, </w:t>
      </w:r>
      <w:proofErr w:type="gramEnd"/>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 xml:space="preserve">probabilities for each from </w:t>
      </w:r>
      <w:proofErr w:type="gramStart"/>
      <w:r w:rsidR="00795864">
        <w:rPr>
          <w:rFonts w:eastAsiaTheme="minorEastAsia"/>
          <w:sz w:val="24"/>
          <w:szCs w:val="24"/>
        </w:rPr>
        <w:t>0</w:t>
      </w:r>
      <w:proofErr w:type="gramEnd"/>
      <w:r w:rsidR="00795864">
        <w:rPr>
          <w:rFonts w:eastAsiaTheme="minorEastAsia"/>
          <w:sz w:val="24"/>
          <w:szCs w:val="24"/>
        </w:rPr>
        <w:t xml:space="preserve">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 xml:space="preserve">Each spatial unit has these </w:t>
      </w:r>
      <w:proofErr w:type="gramStart"/>
      <w:r w:rsidR="007148C5">
        <w:rPr>
          <w:rFonts w:eastAsiaTheme="minorEastAsia"/>
          <w:sz w:val="24"/>
          <w:szCs w:val="24"/>
        </w:rPr>
        <w:t>7</w:t>
      </w:r>
      <w:proofErr w:type="gramEnd"/>
      <w:r w:rsidR="007148C5">
        <w:rPr>
          <w:rFonts w:eastAsiaTheme="minorEastAsia"/>
          <w:sz w:val="24"/>
          <w:szCs w:val="24"/>
        </w:rPr>
        <w:t xml:space="preserve">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w:t>
      </w:r>
      <w:proofErr w:type="gramStart"/>
      <w:r w:rsidR="00584C4E">
        <w:rPr>
          <w:rFonts w:eastAsiaTheme="minorEastAsia"/>
          <w:sz w:val="24"/>
          <w:szCs w:val="24"/>
        </w:rPr>
        <w:t>,6,</w:t>
      </w:r>
      <w:r w:rsidR="00445E0C">
        <w:rPr>
          <w:rFonts w:eastAsiaTheme="minorEastAsia"/>
          <w:sz w:val="24"/>
          <w:szCs w:val="24"/>
        </w:rPr>
        <w:t>5</w:t>
      </w:r>
      <w:proofErr w:type="gramEnd"/>
      <w:r w:rsidR="00445E0C">
        <w:rPr>
          <w:rFonts w:eastAsiaTheme="minorEastAsia"/>
          <w:sz w:val="24"/>
          <w:szCs w:val="24"/>
        </w:rPr>
        <w:t>..,</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xml:space="preserve">. The lottery has </w:t>
      </w:r>
      <w:proofErr w:type="gramStart"/>
      <w:r w:rsidR="00795864">
        <w:rPr>
          <w:rFonts w:eastAsiaTheme="minorEastAsia"/>
          <w:sz w:val="24"/>
          <w:szCs w:val="24"/>
        </w:rPr>
        <w:t>7</w:t>
      </w:r>
      <w:proofErr w:type="gramEnd"/>
      <w:r w:rsidR="00795864">
        <w:rPr>
          <w:rFonts w:eastAsiaTheme="minorEastAsia"/>
          <w:sz w:val="24"/>
          <w:szCs w:val="24"/>
        </w:rPr>
        <w:t xml:space="preserve">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proofErr w:type="gramStart"/>
      <w:r w:rsidR="00F93DC2">
        <w:rPr>
          <w:rFonts w:eastAsiaTheme="minorEastAsia"/>
          <w:sz w:val="24"/>
          <w:szCs w:val="24"/>
        </w:rPr>
        <w:t>are selected</w:t>
      </w:r>
      <w:proofErr w:type="gramEnd"/>
      <w:r w:rsidR="00F93DC2">
        <w:rPr>
          <w:rFonts w:eastAsiaTheme="minorEastAsia"/>
          <w:sz w:val="24"/>
          <w:szCs w:val="24"/>
        </w:rPr>
        <w:t xml:space="preserve">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proofErr w:type="gramStart"/>
      <w:r w:rsidR="00795864">
        <w:rPr>
          <w:rFonts w:eastAsiaTheme="minorEastAsia"/>
          <w:sz w:val="24"/>
          <w:szCs w:val="24"/>
        </w:rPr>
        <w:t>are remov</w:t>
      </w:r>
      <w:r w:rsidR="005C5927">
        <w:rPr>
          <w:rFonts w:eastAsiaTheme="minorEastAsia"/>
          <w:sz w:val="24"/>
          <w:szCs w:val="24"/>
        </w:rPr>
        <w:t>ed</w:t>
      </w:r>
      <w:proofErr w:type="gramEnd"/>
      <w:r w:rsidR="005C5927">
        <w:rPr>
          <w:rFonts w:eastAsiaTheme="minorEastAsia"/>
          <w:sz w:val="24"/>
          <w:szCs w:val="24"/>
        </w:rPr>
        <w:t xml:space="preserve">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w:t>
      </w:r>
      <w:proofErr w:type="gramStart"/>
      <w:r w:rsidR="00CE6D8D">
        <w:rPr>
          <w:rFonts w:eastAsiaTheme="minorEastAsia"/>
          <w:sz w:val="24"/>
          <w:szCs w:val="24"/>
        </w:rPr>
        <w:t>is reached</w:t>
      </w:r>
      <w:proofErr w:type="gramEnd"/>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17492F"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w</w:t>
      </w:r>
      <w:proofErr w:type="spellStart"/>
      <w:r w:rsidRPr="008B2406">
        <w:t>ith</w:t>
      </w:r>
      <w:proofErr w:type="spellEnd"/>
      <w:r w:rsidRPr="008B2406">
        <w:t xml:space="preserve">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17492F"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17492F"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17492F"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14:paraId="002E207E" w14:textId="77777777" w:rsidR="007745E7" w:rsidRPr="0070200A" w:rsidRDefault="0017492F"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14:paraId="397E932A" w14:textId="77777777" w:rsidR="007745E7" w:rsidRPr="0070200A" w:rsidRDefault="0017492F"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14:paraId="094BC6C4" w14:textId="77777777"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14:paraId="3B1511FD" w14:textId="77777777" w:rsidR="007745E7" w:rsidRDefault="0017492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14:paraId="242E183C" w14:textId="77777777" w:rsidR="007745E7" w:rsidRDefault="0017492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17492F"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17492F"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w:t>
      </w:r>
      <w:proofErr w:type="spellStart"/>
      <w:r w:rsidR="00E636F9">
        <w:t>Rstudio</w:t>
      </w:r>
      <w:proofErr w:type="spellEnd"/>
      <w:r w:rsidR="00E636F9">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proofErr w:type="gramStart"/>
      <w:r w:rsidR="00AF396A">
        <w:t>was installed</w:t>
      </w:r>
      <w:proofErr w:type="gramEnd"/>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w:t>
      </w:r>
      <w:r w:rsidR="00754BD1">
        <w:t xml:space="preserve">In </w:t>
      </w:r>
      <w:proofErr w:type="gramStart"/>
      <w:r>
        <w:t>Setup</w:t>
      </w:r>
      <w:proofErr w:type="gramEnd"/>
      <w:r>
        <w:t xml:space="preserve">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DA1106">
        <w:t>The model can be run by using the function “</w:t>
      </w:r>
      <w:proofErr w:type="gramStart"/>
      <w:r w:rsidR="00DA1106">
        <w:t>source(</w:t>
      </w:r>
      <w:proofErr w:type="gramEnd"/>
      <w:r w:rsidR="00DA1106">
        <w:t>)” to run a single instance of the model source(“</w:t>
      </w:r>
      <w:proofErr w:type="spellStart"/>
      <w:r w:rsidR="00DA1106">
        <w:t>setup.R</w:t>
      </w:r>
      <w:proofErr w:type="spellEnd"/>
      <w:r w:rsidR="00DA1106">
        <w:t>”) and (“</w:t>
      </w:r>
      <w:proofErr w:type="spellStart"/>
      <w:r w:rsidR="00DA1106">
        <w:t>cycle.R</w:t>
      </w:r>
      <w:proofErr w:type="spellEnd"/>
      <w:r w:rsidR="00DA1106">
        <w:t xml:space="preserve">”) in the console. Before the model can </w:t>
      </w:r>
      <w:proofErr w:type="gramStart"/>
      <w:r w:rsidR="00DA1106">
        <w:t>run</w:t>
      </w:r>
      <w:proofErr w:type="gramEnd"/>
      <w:r w:rsidR="00DA1106">
        <w:t xml:space="preserve"> however the user needs to define first some initial parameters and store them in the global environment of </w:t>
      </w:r>
      <w:proofErr w:type="spellStart"/>
      <w:r w:rsidR="00DA1106">
        <w:t>RStudio</w:t>
      </w:r>
      <w:proofErr w:type="spellEnd"/>
      <w:r w:rsidR="00DA1106">
        <w:t>. To help the user, a file named “</w:t>
      </w:r>
      <w:proofErr w:type="spellStart"/>
      <w:r w:rsidR="00DA1106">
        <w:t>Intial_parameter_values.R</w:t>
      </w:r>
      <w:proofErr w:type="spellEnd"/>
      <w:r w:rsidR="00DA1106">
        <w:t xml:space="preserve">” </w:t>
      </w:r>
      <w:proofErr w:type="gramStart"/>
      <w:r w:rsidR="00DA1106">
        <w:t>was created</w:t>
      </w:r>
      <w:proofErr w:type="gramEnd"/>
      <w:r w:rsidR="00DA1106">
        <w:t xml:space="preserve"> and can be sourced to define the values.  In this file, the user need to change the variable “</w:t>
      </w:r>
      <w:proofErr w:type="spellStart"/>
      <w:r w:rsidR="00DA1106" w:rsidRPr="00DA1106">
        <w:t>path_to_source</w:t>
      </w:r>
      <w:proofErr w:type="spellEnd"/>
      <w:r w:rsidR="00DA1106">
        <w:t xml:space="preserve">” to the current directory with the </w:t>
      </w:r>
      <w:proofErr w:type="spellStart"/>
      <w:r w:rsidR="00DA1106">
        <w:t>gitHub</w:t>
      </w:r>
      <w:proofErr w:type="spellEnd"/>
      <w:r w:rsidR="00DA1106">
        <w:t xml:space="preserve"> repository “</w:t>
      </w:r>
      <w:r w:rsidR="00944A0F">
        <w:t>/</w:t>
      </w:r>
      <w:r w:rsidR="00DA1106" w:rsidRPr="00DA1106">
        <w:t>SHV/</w:t>
      </w:r>
      <w:proofErr w:type="spellStart"/>
      <w:r w:rsidR="00DA1106" w:rsidRPr="00DA1106">
        <w:t>ABM_Rversion</w:t>
      </w:r>
      <w:proofErr w:type="spellEnd"/>
      <w:r w:rsidR="00DA1106" w:rsidRPr="00DA1106">
        <w:t>/MEGADAPT_APP/</w:t>
      </w:r>
      <w:r w:rsidR="00DA1106">
        <w:t>”</w:t>
      </w:r>
      <w:r w:rsidR="00944A0F">
        <w:t xml:space="preserve">. A future version of the model </w:t>
      </w:r>
      <w:proofErr w:type="gramStart"/>
      <w:r w:rsidR="00944A0F">
        <w:t>will be docked and archived with all its dependencies</w:t>
      </w:r>
      <w:proofErr w:type="gramEnd"/>
      <w:r w:rsidR="00944A0F">
        <w:t xml:space="preserve">. </w:t>
      </w:r>
    </w:p>
    <w:p w14:paraId="7A02BAB1" w14:textId="77777777" w:rsidR="00656ABA" w:rsidRDefault="00562ACA" w:rsidP="00C31540">
      <w:pPr>
        <w:spacing w:line="480" w:lineRule="auto"/>
      </w:pPr>
      <w:r>
        <w:lastRenderedPageBreak/>
        <w:t>In “</w:t>
      </w:r>
      <w:proofErr w:type="spellStart"/>
      <w:r>
        <w:t>c</w:t>
      </w:r>
      <w:r w:rsidR="00656ABA">
        <w:t>ycle.R</w:t>
      </w:r>
      <w:proofErr w:type="spellEnd"/>
      <w:r w:rsidR="00656ABA">
        <w:t xml:space="preserve">”,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w:t>
      </w:r>
      <w:proofErr w:type="spellStart"/>
      <w:r>
        <w:t>ABM_Rversion.prj</w:t>
      </w:r>
      <w:proofErr w:type="spellEnd"/>
      <w:r>
        <w:t>”</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w:t>
      </w:r>
      <w:proofErr w:type="gramStart"/>
      <w:r w:rsidR="006E7F25">
        <w:t>3</w:t>
      </w:r>
      <w:r>
        <w:t>)</w:t>
      </w:r>
      <w:proofErr w:type="gramEnd"/>
      <w:r w:rsidR="00CE2521">
        <w:t xml:space="preserve"> the user must type</w:t>
      </w:r>
      <w:r w:rsidR="00711923">
        <w:t xml:space="preserve"> the following instruction</w:t>
      </w:r>
      <w:r w:rsidR="00555611">
        <w:t>:</w:t>
      </w:r>
    </w:p>
    <w:p w14:paraId="69747A06" w14:textId="3719C66F" w:rsidR="00555611" w:rsidRDefault="00CE2521" w:rsidP="007F702B">
      <w:pPr>
        <w:spacing w:line="480" w:lineRule="auto"/>
        <w:ind w:left="720" w:firstLine="720"/>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acc>
          <m:accPr>
            <m:ctrlPr>
              <w:rPr>
                <w:rFonts w:ascii="Cambria Math" w:hAnsi="Cambria Math"/>
                <w:i/>
              </w:rPr>
            </m:ctrlPr>
          </m:accPr>
          <m:e>
            <m:r>
              <w:rPr>
                <w:rFonts w:ascii="Cambria Math" w:hAnsi="Cambria Math"/>
              </w:rPr>
              <m:t>Z</m:t>
            </m:r>
          </m:e>
        </m:acc>
      </m:oMath>
    </w:p>
    <w:p w14:paraId="347A3636" w14:textId="59FF4C49"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B</m:t>
            </m:r>
          </m:e>
        </m:acc>
      </m:oMath>
      <w:r w:rsidR="007B6A34">
        <w:rPr>
          <w:rFonts w:eastAsiaTheme="minorEastAsia"/>
        </w:rPr>
        <w:t>,</w:t>
      </w:r>
      <w:r w:rsidR="0017492F">
        <w:rPr>
          <w:rFonts w:eastAsiaTheme="minorEastAsia"/>
        </w:rPr>
        <w:t xml:space="preserve"> and </w:t>
      </w:r>
      <m:oMath>
        <m:acc>
          <m:accPr>
            <m:ctrlPr>
              <w:rPr>
                <w:rFonts w:ascii="Cambria Math" w:hAnsi="Cambria Math"/>
                <w:i/>
              </w:rPr>
            </m:ctrlPr>
          </m:accPr>
          <m:e>
            <m:r>
              <w:rPr>
                <w:rFonts w:ascii="Cambria Math" w:hAnsi="Cambria Math"/>
              </w:rPr>
              <m:t>Z</m:t>
            </m:r>
          </m:e>
        </m:acc>
      </m:oMath>
      <w:r w:rsidR="007B6A34">
        <w:rPr>
          <w:rFonts w:eastAsiaTheme="minorEastAsia"/>
        </w:rPr>
        <w:t xml:space="preserve">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w:t>
      </w:r>
      <w:proofErr w:type="gramStart"/>
      <w:r w:rsidR="001E7150">
        <w:rPr>
          <w:rFonts w:eastAsiaTheme="minorEastAsia"/>
        </w:rPr>
        <w:t xml:space="preserve">variable </w:t>
      </w:r>
      <w:proofErr w:type="gramEnd"/>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w:t>
      </w:r>
      <w:proofErr w:type="spellStart"/>
      <w:r>
        <w:rPr>
          <w:rFonts w:eastAsiaTheme="minorEastAsia"/>
        </w:rPr>
        <w:t>Indicators_of_Vulnerability.R</w:t>
      </w:r>
      <w:proofErr w:type="spellEnd"/>
      <w:r>
        <w:rPr>
          <w:rFonts w:eastAsiaTheme="minorEastAsia"/>
        </w:rPr>
        <w:t>”</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0" w:name="_Toc518901573"/>
      <w:r w:rsidRPr="0044641A">
        <w:rPr>
          <w:b/>
          <w:sz w:val="40"/>
        </w:rPr>
        <w:t>Tables</w:t>
      </w:r>
      <w:bookmarkEnd w:id="10"/>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17492F"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17492F"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17492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17492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E416A3F" w14:textId="77777777" w:rsidR="002731C5" w:rsidRDefault="004A51C5">
      <w:r>
        <w:br w:type="page"/>
      </w:r>
    </w:p>
    <w:tbl>
      <w:tblPr>
        <w:tblStyle w:val="TableGrid"/>
        <w:tblW w:w="8455" w:type="dxa"/>
        <w:tblLook w:val="04A0" w:firstRow="1" w:lastRow="0" w:firstColumn="1" w:lastColumn="0" w:noHBand="0" w:noVBand="1"/>
      </w:tblPr>
      <w:tblGrid>
        <w:gridCol w:w="4463"/>
        <w:gridCol w:w="2575"/>
        <w:gridCol w:w="1417"/>
      </w:tblGrid>
      <w:tr w:rsidR="002731C5" w14:paraId="029EE399" w14:textId="77777777" w:rsidTr="005F6111">
        <w:tc>
          <w:tcPr>
            <w:tcW w:w="4463" w:type="dxa"/>
          </w:tcPr>
          <w:p w14:paraId="2E4FCF5D" w14:textId="2E5373EB" w:rsidR="002731C5" w:rsidRDefault="002731C5">
            <w:r>
              <w:lastRenderedPageBreak/>
              <w:t xml:space="preserve">Indicator </w:t>
            </w:r>
          </w:p>
        </w:tc>
        <w:tc>
          <w:tcPr>
            <w:tcW w:w="2575" w:type="dxa"/>
          </w:tcPr>
          <w:p w14:paraId="46D2FBE0" w14:textId="77777777" w:rsidR="002731C5" w:rsidRDefault="002731C5"/>
        </w:tc>
        <w:tc>
          <w:tcPr>
            <w:tcW w:w="1417" w:type="dxa"/>
          </w:tcPr>
          <w:p w14:paraId="27159918" w14:textId="77777777" w:rsidR="002731C5" w:rsidRDefault="002731C5"/>
        </w:tc>
      </w:tr>
      <w:tr w:rsidR="002731C5" w14:paraId="7772AAB2" w14:textId="77777777" w:rsidTr="005F6111">
        <w:tc>
          <w:tcPr>
            <w:tcW w:w="4463" w:type="dxa"/>
          </w:tcPr>
          <w:p w14:paraId="248E08B3" w14:textId="0208DFB7" w:rsidR="002731C5" w:rsidRDefault="00B0794A" w:rsidP="00B0794A">
            <w:r>
              <w:t xml:space="preserve">Id of </w:t>
            </w:r>
            <w:proofErr w:type="spellStart"/>
            <w:r>
              <w:t>cencus</w:t>
            </w:r>
            <w:proofErr w:type="spellEnd"/>
            <w:r>
              <w:t xml:space="preserve"> block</w:t>
            </w:r>
          </w:p>
        </w:tc>
        <w:tc>
          <w:tcPr>
            <w:tcW w:w="2575" w:type="dxa"/>
          </w:tcPr>
          <w:p w14:paraId="5EFDBA1A" w14:textId="77777777" w:rsidR="00B0794A" w:rsidRPr="00B0794A" w:rsidRDefault="00B0794A" w:rsidP="00B0794A">
            <w:pPr>
              <w:rPr>
                <w:lang w:val="es-CL"/>
              </w:rPr>
            </w:pPr>
            <w:r w:rsidRPr="00B0794A">
              <w:rPr>
                <w:lang w:val="es-CL"/>
              </w:rPr>
              <w:t>"AGEB_ID",</w:t>
            </w:r>
          </w:p>
          <w:p w14:paraId="77F083A2" w14:textId="7DA86E97" w:rsidR="002731C5" w:rsidRDefault="002731C5" w:rsidP="00B0794A"/>
        </w:tc>
        <w:tc>
          <w:tcPr>
            <w:tcW w:w="1417" w:type="dxa"/>
          </w:tcPr>
          <w:p w14:paraId="60F6CF11" w14:textId="77777777" w:rsidR="002731C5" w:rsidRDefault="002731C5"/>
        </w:tc>
      </w:tr>
      <w:tr w:rsidR="002731C5" w14:paraId="3BC735D4" w14:textId="77777777" w:rsidTr="005F6111">
        <w:tc>
          <w:tcPr>
            <w:tcW w:w="4463" w:type="dxa"/>
          </w:tcPr>
          <w:p w14:paraId="050B619C" w14:textId="41FE98C8" w:rsidR="002731C5" w:rsidRDefault="00B0794A">
            <w:r>
              <w:t>Municipality of each census block</w:t>
            </w:r>
          </w:p>
        </w:tc>
        <w:tc>
          <w:tcPr>
            <w:tcW w:w="2575" w:type="dxa"/>
          </w:tcPr>
          <w:p w14:paraId="41A797F5" w14:textId="77777777" w:rsidR="00B0794A" w:rsidRPr="00B0794A" w:rsidRDefault="00B0794A" w:rsidP="00B0794A">
            <w:pPr>
              <w:rPr>
                <w:lang w:val="es-CL"/>
              </w:rPr>
            </w:pPr>
            <w:r w:rsidRPr="00B0794A">
              <w:t xml:space="preserve">                </w:t>
            </w:r>
            <w:r w:rsidRPr="00B0794A">
              <w:rPr>
                <w:lang w:val="es-CL"/>
              </w:rPr>
              <w:t>"municipio",</w:t>
            </w:r>
          </w:p>
          <w:p w14:paraId="557D6AA5" w14:textId="2086DE4D" w:rsidR="00B0794A" w:rsidRDefault="00B0794A" w:rsidP="00B0794A">
            <w:r w:rsidRPr="00B0794A">
              <w:rPr>
                <w:lang w:val="es-CL"/>
              </w:rPr>
              <w:t xml:space="preserve">                </w:t>
            </w:r>
          </w:p>
          <w:p w14:paraId="20AC435D" w14:textId="44954EC9" w:rsidR="002731C5" w:rsidRDefault="002731C5" w:rsidP="00B0794A"/>
        </w:tc>
        <w:tc>
          <w:tcPr>
            <w:tcW w:w="1417" w:type="dxa"/>
          </w:tcPr>
          <w:p w14:paraId="0BA10847" w14:textId="77777777" w:rsidR="002731C5" w:rsidRDefault="002731C5"/>
        </w:tc>
      </w:tr>
      <w:tr w:rsidR="002731C5" w14:paraId="5869B889" w14:textId="77777777" w:rsidTr="005F6111">
        <w:tc>
          <w:tcPr>
            <w:tcW w:w="4463" w:type="dxa"/>
          </w:tcPr>
          <w:p w14:paraId="6468DC08" w14:textId="61FEE559" w:rsidR="002731C5" w:rsidRDefault="005F6111">
            <w:r>
              <w:t>Age of the infrastructure</w:t>
            </w:r>
          </w:p>
        </w:tc>
        <w:tc>
          <w:tcPr>
            <w:tcW w:w="2575" w:type="dxa"/>
          </w:tcPr>
          <w:p w14:paraId="710B0683" w14:textId="77777777" w:rsidR="00B0794A" w:rsidRPr="00B0794A" w:rsidRDefault="00B0794A" w:rsidP="00B0794A">
            <w:pPr>
              <w:rPr>
                <w:lang w:val="es-CL"/>
              </w:rPr>
            </w:pPr>
            <w:r w:rsidRPr="00B0794A">
              <w:rPr>
                <w:lang w:val="es-CL"/>
              </w:rPr>
              <w:t>"</w:t>
            </w:r>
            <w:proofErr w:type="spellStart"/>
            <w:r w:rsidRPr="00B0794A">
              <w:rPr>
                <w:lang w:val="es-CL"/>
              </w:rPr>
              <w:t>antiguedad_D</w:t>
            </w:r>
            <w:proofErr w:type="spellEnd"/>
            <w:r w:rsidRPr="00B0794A">
              <w:rPr>
                <w:lang w:val="es-CL"/>
              </w:rPr>
              <w:t>",</w:t>
            </w:r>
          </w:p>
          <w:p w14:paraId="25CE0CD4" w14:textId="544DA01D" w:rsidR="002731C5" w:rsidRDefault="002731C5" w:rsidP="00B0794A"/>
        </w:tc>
        <w:tc>
          <w:tcPr>
            <w:tcW w:w="1417" w:type="dxa"/>
          </w:tcPr>
          <w:p w14:paraId="6CCEE666" w14:textId="77777777" w:rsidR="002731C5" w:rsidRDefault="002731C5"/>
        </w:tc>
      </w:tr>
      <w:tr w:rsidR="00B0794A" w14:paraId="034BFC80" w14:textId="77777777" w:rsidTr="005F6111">
        <w:tc>
          <w:tcPr>
            <w:tcW w:w="4463" w:type="dxa"/>
          </w:tcPr>
          <w:p w14:paraId="6AD945BF" w14:textId="56021DAA" w:rsidR="00B0794A" w:rsidRDefault="005F6111" w:rsidP="00B0794A">
            <w:r>
              <w:t>Age of the infrastructure</w:t>
            </w:r>
            <w:bookmarkStart w:id="11" w:name="_GoBack"/>
            <w:bookmarkEnd w:id="11"/>
          </w:p>
        </w:tc>
        <w:tc>
          <w:tcPr>
            <w:tcW w:w="2575" w:type="dxa"/>
          </w:tcPr>
          <w:p w14:paraId="17614F64" w14:textId="77777777" w:rsidR="00B0794A" w:rsidRPr="00B0794A" w:rsidRDefault="00B0794A" w:rsidP="00B0794A">
            <w:pPr>
              <w:rPr>
                <w:lang w:val="es-CL"/>
              </w:rPr>
            </w:pPr>
            <w:r w:rsidRPr="00B0794A">
              <w:rPr>
                <w:lang w:val="es-CL"/>
              </w:rPr>
              <w:t xml:space="preserve">                "</w:t>
            </w:r>
            <w:proofErr w:type="spellStart"/>
            <w:r w:rsidRPr="00B0794A">
              <w:rPr>
                <w:lang w:val="es-CL"/>
              </w:rPr>
              <w:t>antiguedad_Ab</w:t>
            </w:r>
            <w:proofErr w:type="spellEnd"/>
            <w:r w:rsidRPr="00B0794A">
              <w:rPr>
                <w:lang w:val="es-CL"/>
              </w:rPr>
              <w:t>",</w:t>
            </w:r>
          </w:p>
          <w:p w14:paraId="0B2F7444" w14:textId="2C63FA1C" w:rsidR="00B0794A" w:rsidRDefault="00B0794A" w:rsidP="00B0794A">
            <w:r w:rsidRPr="00B0794A">
              <w:rPr>
                <w:lang w:val="es-CL"/>
              </w:rPr>
              <w:t xml:space="preserve">                </w:t>
            </w:r>
          </w:p>
          <w:p w14:paraId="2C559265" w14:textId="3531E8B8" w:rsidR="00B0794A" w:rsidRDefault="00B0794A" w:rsidP="00B0794A"/>
        </w:tc>
        <w:tc>
          <w:tcPr>
            <w:tcW w:w="1417" w:type="dxa"/>
          </w:tcPr>
          <w:p w14:paraId="69DDF6A5" w14:textId="77777777" w:rsidR="00B0794A" w:rsidRDefault="00B0794A" w:rsidP="00B0794A"/>
        </w:tc>
      </w:tr>
      <w:tr w:rsidR="00B0794A" w14:paraId="73E6F10A" w14:textId="77777777" w:rsidTr="005F6111">
        <w:tc>
          <w:tcPr>
            <w:tcW w:w="4463" w:type="dxa"/>
          </w:tcPr>
          <w:p w14:paraId="152264D6" w14:textId="77777777" w:rsidR="00B0794A" w:rsidRDefault="00B0794A" w:rsidP="00B0794A"/>
        </w:tc>
        <w:tc>
          <w:tcPr>
            <w:tcW w:w="2575" w:type="dxa"/>
          </w:tcPr>
          <w:p w14:paraId="127EDE77" w14:textId="77777777" w:rsidR="00B0794A" w:rsidRPr="00B0794A" w:rsidRDefault="00B0794A" w:rsidP="00B0794A">
            <w:pPr>
              <w:rPr>
                <w:lang w:val="es-CL"/>
              </w:rPr>
            </w:pPr>
            <w:r w:rsidRPr="00B0794A">
              <w:rPr>
                <w:lang w:val="es-CL"/>
              </w:rPr>
              <w:t>"</w:t>
            </w:r>
            <w:proofErr w:type="spellStart"/>
            <w:r w:rsidRPr="00B0794A">
              <w:rPr>
                <w:lang w:val="es-CL"/>
              </w:rPr>
              <w:t>f_en</w:t>
            </w:r>
            <w:proofErr w:type="spellEnd"/>
            <w:r w:rsidRPr="00B0794A">
              <w:rPr>
                <w:lang w:val="es-CL"/>
              </w:rPr>
              <w:t>",</w:t>
            </w:r>
          </w:p>
          <w:p w14:paraId="63833145" w14:textId="03D01E57" w:rsidR="00B0794A" w:rsidRDefault="00B0794A" w:rsidP="00B0794A"/>
        </w:tc>
        <w:tc>
          <w:tcPr>
            <w:tcW w:w="1417" w:type="dxa"/>
          </w:tcPr>
          <w:p w14:paraId="3B061881" w14:textId="77777777" w:rsidR="00B0794A" w:rsidRDefault="00B0794A" w:rsidP="00B0794A"/>
        </w:tc>
      </w:tr>
      <w:tr w:rsidR="00B0794A" w14:paraId="49E00C71" w14:textId="77777777" w:rsidTr="005F6111">
        <w:tc>
          <w:tcPr>
            <w:tcW w:w="4463" w:type="dxa"/>
          </w:tcPr>
          <w:p w14:paraId="7DBA0736" w14:textId="2C59E6DA" w:rsidR="00B0794A" w:rsidRDefault="005F6111" w:rsidP="00B0794A">
            <w:r>
              <w:t xml:space="preserve">Number of events per year </w:t>
            </w:r>
          </w:p>
        </w:tc>
        <w:tc>
          <w:tcPr>
            <w:tcW w:w="2575" w:type="dxa"/>
          </w:tcPr>
          <w:p w14:paraId="6228B330" w14:textId="77777777" w:rsidR="00B0794A" w:rsidRPr="00B0794A" w:rsidRDefault="00B0794A" w:rsidP="00B0794A">
            <w:pPr>
              <w:rPr>
                <w:lang w:val="es-CL"/>
              </w:rPr>
            </w:pPr>
            <w:r w:rsidRPr="005F6111">
              <w:t xml:space="preserve">                </w:t>
            </w:r>
            <w:r w:rsidRPr="00B0794A">
              <w:rPr>
                <w:lang w:val="es-CL"/>
              </w:rPr>
              <w:t>"encharca",</w:t>
            </w:r>
          </w:p>
          <w:p w14:paraId="64B3A91D" w14:textId="7CF1E104" w:rsidR="00B0794A" w:rsidRDefault="00B0794A" w:rsidP="00B0794A"/>
        </w:tc>
        <w:tc>
          <w:tcPr>
            <w:tcW w:w="1417" w:type="dxa"/>
          </w:tcPr>
          <w:p w14:paraId="5B6B992C" w14:textId="77777777" w:rsidR="00B0794A" w:rsidRDefault="00B0794A" w:rsidP="00B0794A"/>
        </w:tc>
      </w:tr>
      <w:tr w:rsidR="00B0794A" w14:paraId="06FC59CC" w14:textId="77777777" w:rsidTr="005F6111">
        <w:tc>
          <w:tcPr>
            <w:tcW w:w="4463" w:type="dxa"/>
          </w:tcPr>
          <w:p w14:paraId="35E2FB46" w14:textId="74262D13" w:rsidR="00B0794A" w:rsidRDefault="005F6111" w:rsidP="00B0794A">
            <w:r>
              <w:t>Proportion of houses not connected to the potable water system</w:t>
            </w:r>
          </w:p>
        </w:tc>
        <w:tc>
          <w:tcPr>
            <w:tcW w:w="2575" w:type="dxa"/>
          </w:tcPr>
          <w:p w14:paraId="1903B85C" w14:textId="77777777" w:rsidR="00B0794A" w:rsidRPr="00B0794A" w:rsidRDefault="00B0794A" w:rsidP="00B0794A">
            <w:pPr>
              <w:rPr>
                <w:lang w:val="es-CL"/>
              </w:rPr>
            </w:pPr>
            <w:r w:rsidRPr="005F6111">
              <w:t xml:space="preserve">                </w:t>
            </w:r>
            <w:r w:rsidRPr="00B0794A">
              <w:rPr>
                <w:lang w:val="es-CL"/>
              </w:rPr>
              <w:t>"FALTA_IN</w:t>
            </w:r>
            <w:proofErr w:type="gramStart"/>
            <w:r w:rsidRPr="00B0794A">
              <w:rPr>
                <w:lang w:val="es-CL"/>
              </w:rPr>
              <w:t>" ,</w:t>
            </w:r>
            <w:proofErr w:type="gramEnd"/>
          </w:p>
          <w:p w14:paraId="3EC47019" w14:textId="59BED6B5" w:rsidR="00B0794A" w:rsidRPr="00B0794A" w:rsidRDefault="00B0794A" w:rsidP="00B0794A">
            <w:pPr>
              <w:rPr>
                <w:lang w:val="es-CL"/>
              </w:rPr>
            </w:pPr>
            <w:r w:rsidRPr="00B0794A">
              <w:rPr>
                <w:lang w:val="es-CL"/>
              </w:rPr>
              <w:t xml:space="preserve">               </w:t>
            </w:r>
          </w:p>
          <w:p w14:paraId="5FCE7B7A" w14:textId="4234B451" w:rsidR="00B0794A" w:rsidRPr="00B0794A" w:rsidRDefault="00B0794A" w:rsidP="00B0794A">
            <w:pPr>
              <w:rPr>
                <w:lang w:val="es-CL"/>
              </w:rPr>
            </w:pPr>
          </w:p>
        </w:tc>
        <w:tc>
          <w:tcPr>
            <w:tcW w:w="1417" w:type="dxa"/>
          </w:tcPr>
          <w:p w14:paraId="0F63E95D" w14:textId="77777777" w:rsidR="00B0794A" w:rsidRDefault="00B0794A" w:rsidP="00B0794A"/>
        </w:tc>
      </w:tr>
      <w:tr w:rsidR="00B0794A" w14:paraId="3FC2D7E9" w14:textId="77777777" w:rsidTr="005F6111">
        <w:tc>
          <w:tcPr>
            <w:tcW w:w="4463" w:type="dxa"/>
          </w:tcPr>
          <w:p w14:paraId="56431EBE" w14:textId="1A43A1E2" w:rsidR="00B0794A" w:rsidRDefault="005F6111" w:rsidP="00B0794A">
            <w:r>
              <w:t>Capacity of the sewer/storm water system</w:t>
            </w:r>
          </w:p>
        </w:tc>
        <w:tc>
          <w:tcPr>
            <w:tcW w:w="2575" w:type="dxa"/>
          </w:tcPr>
          <w:p w14:paraId="093FD604" w14:textId="77777777" w:rsidR="00B0794A" w:rsidRPr="00B0794A" w:rsidRDefault="00B0794A" w:rsidP="00B0794A">
            <w:pPr>
              <w:rPr>
                <w:lang w:val="es-CL"/>
              </w:rPr>
            </w:pPr>
            <w:r w:rsidRPr="00B0794A">
              <w:rPr>
                <w:lang w:val="es-CL"/>
              </w:rPr>
              <w:t>"</w:t>
            </w:r>
            <w:proofErr w:type="spellStart"/>
            <w:r w:rsidRPr="00B0794A">
              <w:rPr>
                <w:lang w:val="es-CL"/>
              </w:rPr>
              <w:t>capac_w</w:t>
            </w:r>
            <w:proofErr w:type="spellEnd"/>
            <w:r w:rsidRPr="00B0794A">
              <w:rPr>
                <w:lang w:val="es-CL"/>
              </w:rPr>
              <w:t>",</w:t>
            </w:r>
          </w:p>
          <w:p w14:paraId="71021F62" w14:textId="7724EE7B" w:rsidR="00B0794A" w:rsidRPr="00B0794A" w:rsidRDefault="00B0794A" w:rsidP="00B0794A">
            <w:pPr>
              <w:rPr>
                <w:lang w:val="es-CL"/>
              </w:rPr>
            </w:pPr>
            <w:r w:rsidRPr="00B0794A">
              <w:rPr>
                <w:lang w:val="es-CL"/>
              </w:rPr>
              <w:t xml:space="preserve">                </w:t>
            </w:r>
          </w:p>
          <w:p w14:paraId="67FF3723" w14:textId="0D3564D3" w:rsidR="00B0794A" w:rsidRPr="00B0794A" w:rsidRDefault="00B0794A" w:rsidP="00B0794A">
            <w:pPr>
              <w:rPr>
                <w:lang w:val="es-CL"/>
              </w:rPr>
            </w:pPr>
          </w:p>
        </w:tc>
        <w:tc>
          <w:tcPr>
            <w:tcW w:w="1417" w:type="dxa"/>
          </w:tcPr>
          <w:p w14:paraId="44F32AEE" w14:textId="77777777" w:rsidR="00B0794A" w:rsidRDefault="00B0794A" w:rsidP="00B0794A"/>
        </w:tc>
      </w:tr>
      <w:tr w:rsidR="00B0794A" w14:paraId="12FFF1A8" w14:textId="77777777" w:rsidTr="005F6111">
        <w:tc>
          <w:tcPr>
            <w:tcW w:w="4463" w:type="dxa"/>
          </w:tcPr>
          <w:p w14:paraId="49E6E246" w14:textId="7ADB9E72" w:rsidR="00B0794A" w:rsidRDefault="005F6111" w:rsidP="005F6111">
            <w:r>
              <w:t xml:space="preserve">Proportion of houses not connected to the </w:t>
            </w:r>
            <w:r>
              <w:t xml:space="preserve">drainage </w:t>
            </w:r>
            <w:r>
              <w:t>system</w:t>
            </w:r>
          </w:p>
        </w:tc>
        <w:tc>
          <w:tcPr>
            <w:tcW w:w="2575" w:type="dxa"/>
          </w:tcPr>
          <w:p w14:paraId="5EDDDC0B" w14:textId="77777777" w:rsidR="00B0794A" w:rsidRPr="00B0794A" w:rsidRDefault="00B0794A" w:rsidP="00B0794A">
            <w:r w:rsidRPr="00B0794A">
              <w:t>"</w:t>
            </w:r>
            <w:proofErr w:type="spellStart"/>
            <w:r w:rsidRPr="00B0794A">
              <w:t>falta_dren</w:t>
            </w:r>
            <w:proofErr w:type="spellEnd"/>
            <w:r w:rsidRPr="00B0794A">
              <w:t>",</w:t>
            </w:r>
          </w:p>
          <w:p w14:paraId="3983814E" w14:textId="2F6EC36B" w:rsidR="00B0794A" w:rsidRPr="00B0794A" w:rsidRDefault="00B0794A" w:rsidP="00B0794A">
            <w:pPr>
              <w:rPr>
                <w:lang w:val="es-CL"/>
              </w:rPr>
            </w:pPr>
          </w:p>
        </w:tc>
        <w:tc>
          <w:tcPr>
            <w:tcW w:w="1417" w:type="dxa"/>
          </w:tcPr>
          <w:p w14:paraId="05045A11" w14:textId="77777777" w:rsidR="00B0794A" w:rsidRDefault="00B0794A" w:rsidP="00B0794A"/>
        </w:tc>
      </w:tr>
      <w:tr w:rsidR="00B0794A" w14:paraId="7DA2609F" w14:textId="77777777" w:rsidTr="005F6111">
        <w:tc>
          <w:tcPr>
            <w:tcW w:w="4463" w:type="dxa"/>
          </w:tcPr>
          <w:p w14:paraId="4DE5A8E8" w14:textId="2FC26F96" w:rsidR="00B0794A" w:rsidRDefault="005F6111" w:rsidP="00B0794A">
            <w:r>
              <w:t>Average number of days without piped water in a week</w:t>
            </w:r>
          </w:p>
        </w:tc>
        <w:tc>
          <w:tcPr>
            <w:tcW w:w="2575" w:type="dxa"/>
          </w:tcPr>
          <w:p w14:paraId="00A95B00" w14:textId="77777777" w:rsidR="00B0794A" w:rsidRPr="00B0794A" w:rsidRDefault="00B0794A" w:rsidP="00B0794A">
            <w:r w:rsidRPr="00B0794A">
              <w:t xml:space="preserve">                "lambdas",</w:t>
            </w:r>
          </w:p>
          <w:p w14:paraId="7E8DBA7F" w14:textId="29A7AD9B" w:rsidR="00B0794A" w:rsidRPr="00B0794A" w:rsidRDefault="00B0794A" w:rsidP="00B0794A">
            <w:pPr>
              <w:rPr>
                <w:lang w:val="es-CL"/>
              </w:rPr>
            </w:pPr>
            <w:r w:rsidRPr="00B0794A">
              <w:t xml:space="preserve">                </w:t>
            </w:r>
          </w:p>
        </w:tc>
        <w:tc>
          <w:tcPr>
            <w:tcW w:w="1417" w:type="dxa"/>
          </w:tcPr>
          <w:p w14:paraId="1E38A1C2" w14:textId="77777777" w:rsidR="00B0794A" w:rsidRDefault="00B0794A" w:rsidP="00B0794A"/>
        </w:tc>
      </w:tr>
      <w:tr w:rsidR="00B0794A" w14:paraId="75F4FAC8" w14:textId="77777777" w:rsidTr="005F6111">
        <w:tc>
          <w:tcPr>
            <w:tcW w:w="4463" w:type="dxa"/>
          </w:tcPr>
          <w:p w14:paraId="50971DCE" w14:textId="63591161" w:rsidR="00B0794A" w:rsidRDefault="005F6111" w:rsidP="00B0794A">
            <w:r>
              <w:t xml:space="preserve">Number of days without water in </w:t>
            </w:r>
            <w:proofErr w:type="spellStart"/>
            <w:r>
              <w:t>aweek</w:t>
            </w:r>
            <w:proofErr w:type="spellEnd"/>
            <w:r>
              <w:t xml:space="preserve"> predicted by the water scarcity model</w:t>
            </w:r>
          </w:p>
        </w:tc>
        <w:tc>
          <w:tcPr>
            <w:tcW w:w="2575" w:type="dxa"/>
          </w:tcPr>
          <w:p w14:paraId="20BBE1D6" w14:textId="77777777" w:rsidR="00B0794A" w:rsidRDefault="00B0794A" w:rsidP="00B0794A">
            <w:r>
              <w:t>"</w:t>
            </w:r>
            <w:proofErr w:type="spellStart"/>
            <w:r>
              <w:t>NOWater_week_pois</w:t>
            </w:r>
            <w:proofErr w:type="spellEnd"/>
            <w:r>
              <w:t>",</w:t>
            </w:r>
          </w:p>
          <w:p w14:paraId="505F4040" w14:textId="5F76C690" w:rsidR="00B0794A" w:rsidRPr="00B0794A" w:rsidRDefault="00B0794A" w:rsidP="00B0794A">
            <w:pPr>
              <w:rPr>
                <w:lang w:val="es-CL"/>
              </w:rPr>
            </w:pPr>
            <w:r>
              <w:t xml:space="preserve">       </w:t>
            </w:r>
          </w:p>
        </w:tc>
        <w:tc>
          <w:tcPr>
            <w:tcW w:w="1417" w:type="dxa"/>
          </w:tcPr>
          <w:p w14:paraId="7130BDF9" w14:textId="77777777" w:rsidR="00B0794A" w:rsidRDefault="00B0794A" w:rsidP="00B0794A"/>
        </w:tc>
      </w:tr>
      <w:tr w:rsidR="00B0794A" w14:paraId="2A0EB455" w14:textId="77777777" w:rsidTr="005F6111">
        <w:tc>
          <w:tcPr>
            <w:tcW w:w="4463" w:type="dxa"/>
          </w:tcPr>
          <w:p w14:paraId="37B2C981" w14:textId="356E4135" w:rsidR="00B0794A" w:rsidRDefault="005F6111" w:rsidP="005F6111">
            <w:r>
              <w:t>Number of  days during two weeks without piped water</w:t>
            </w:r>
          </w:p>
        </w:tc>
        <w:tc>
          <w:tcPr>
            <w:tcW w:w="2575" w:type="dxa"/>
          </w:tcPr>
          <w:p w14:paraId="6AAC5914" w14:textId="77777777" w:rsidR="00B0794A" w:rsidRDefault="00B0794A" w:rsidP="00B0794A">
            <w:r>
              <w:t xml:space="preserve">         "</w:t>
            </w:r>
            <w:proofErr w:type="spellStart"/>
            <w:r>
              <w:t>NOWater_twoweeks</w:t>
            </w:r>
            <w:proofErr w:type="spellEnd"/>
            <w:r>
              <w:t>",</w:t>
            </w:r>
          </w:p>
          <w:p w14:paraId="60E91CFF" w14:textId="3B14CFAF" w:rsidR="00B0794A" w:rsidRPr="00B0794A" w:rsidRDefault="00B0794A" w:rsidP="00B0794A">
            <w:r>
              <w:t xml:space="preserve">                </w:t>
            </w:r>
          </w:p>
        </w:tc>
        <w:tc>
          <w:tcPr>
            <w:tcW w:w="1417" w:type="dxa"/>
          </w:tcPr>
          <w:p w14:paraId="6A0A593F" w14:textId="77777777" w:rsidR="00B0794A" w:rsidRDefault="00B0794A" w:rsidP="00B0794A"/>
        </w:tc>
      </w:tr>
      <w:tr w:rsidR="00B0794A" w14:paraId="75D1434C" w14:textId="77777777" w:rsidTr="005F6111">
        <w:tc>
          <w:tcPr>
            <w:tcW w:w="4463" w:type="dxa"/>
          </w:tcPr>
          <w:p w14:paraId="3B8FE606" w14:textId="00B64D67" w:rsidR="00B0794A" w:rsidRDefault="005F6111" w:rsidP="005F6111">
            <w:r>
              <w:t xml:space="preserve">Number of  days during </w:t>
            </w:r>
            <w:r>
              <w:t xml:space="preserve">a month </w:t>
            </w:r>
            <w:r>
              <w:t>without piped water</w:t>
            </w:r>
          </w:p>
        </w:tc>
        <w:tc>
          <w:tcPr>
            <w:tcW w:w="2575" w:type="dxa"/>
          </w:tcPr>
          <w:p w14:paraId="28704FDB" w14:textId="77777777" w:rsidR="00B0794A" w:rsidRDefault="00B0794A" w:rsidP="00B0794A">
            <w:r>
              <w:t>"</w:t>
            </w:r>
            <w:proofErr w:type="spellStart"/>
            <w:r>
              <w:t>days_wn_water_month</w:t>
            </w:r>
            <w:proofErr w:type="spellEnd"/>
            <w:r>
              <w:t>",</w:t>
            </w:r>
          </w:p>
          <w:p w14:paraId="1A784BA0" w14:textId="66C905C4" w:rsidR="00B0794A" w:rsidRPr="00B0794A" w:rsidRDefault="00B0794A" w:rsidP="00B0794A">
            <w:r>
              <w:t xml:space="preserve">                </w:t>
            </w:r>
          </w:p>
        </w:tc>
        <w:tc>
          <w:tcPr>
            <w:tcW w:w="1417" w:type="dxa"/>
          </w:tcPr>
          <w:p w14:paraId="13F9EBA1" w14:textId="77777777" w:rsidR="00B0794A" w:rsidRDefault="00B0794A" w:rsidP="00B0794A"/>
        </w:tc>
      </w:tr>
      <w:tr w:rsidR="00B0794A" w14:paraId="6BDA810E" w14:textId="77777777" w:rsidTr="005F6111">
        <w:tc>
          <w:tcPr>
            <w:tcW w:w="4463" w:type="dxa"/>
          </w:tcPr>
          <w:p w14:paraId="39DF5054" w14:textId="0C0DE562" w:rsidR="005F6111" w:rsidRDefault="005F6111" w:rsidP="005F6111">
            <w:r>
              <w:t>Number of days in a year without water</w:t>
            </w:r>
          </w:p>
          <w:p w14:paraId="22FA91AA" w14:textId="77777777" w:rsidR="00B0794A" w:rsidRDefault="00B0794A" w:rsidP="00B0794A"/>
        </w:tc>
        <w:tc>
          <w:tcPr>
            <w:tcW w:w="2575" w:type="dxa"/>
          </w:tcPr>
          <w:p w14:paraId="48EF20D2" w14:textId="77777777" w:rsidR="00B0794A" w:rsidRDefault="00B0794A" w:rsidP="00B0794A">
            <w:r>
              <w:t>"</w:t>
            </w:r>
            <w:proofErr w:type="spellStart"/>
            <w:r>
              <w:t>days_wn_water_year</w:t>
            </w:r>
            <w:proofErr w:type="spellEnd"/>
            <w:r>
              <w:t>",</w:t>
            </w:r>
          </w:p>
          <w:p w14:paraId="01B2EB52" w14:textId="77777777" w:rsidR="00B0794A" w:rsidRPr="00B0794A" w:rsidRDefault="00B0794A" w:rsidP="00B0794A"/>
        </w:tc>
        <w:tc>
          <w:tcPr>
            <w:tcW w:w="1417" w:type="dxa"/>
          </w:tcPr>
          <w:p w14:paraId="47FA63FB" w14:textId="77777777" w:rsidR="00B0794A" w:rsidRDefault="00B0794A" w:rsidP="00B0794A"/>
        </w:tc>
      </w:tr>
      <w:tr w:rsidR="00B0794A" w14:paraId="6FA552B0" w14:textId="77777777" w:rsidTr="005F6111">
        <w:tc>
          <w:tcPr>
            <w:tcW w:w="4463" w:type="dxa"/>
          </w:tcPr>
          <w:p w14:paraId="5A0CD376" w14:textId="4440CEA1" w:rsidR="00B0794A" w:rsidRDefault="005F6111" w:rsidP="00B0794A">
            <w:r>
              <w:t xml:space="preserve">Number of protests in a </w:t>
            </w:r>
            <w:proofErr w:type="spellStart"/>
            <w:r>
              <w:t>yaer</w:t>
            </w:r>
            <w:proofErr w:type="spellEnd"/>
          </w:p>
        </w:tc>
        <w:tc>
          <w:tcPr>
            <w:tcW w:w="2575" w:type="dxa"/>
          </w:tcPr>
          <w:p w14:paraId="31A5968B" w14:textId="28B2FBAB" w:rsidR="00B0794A" w:rsidRDefault="00B0794A" w:rsidP="00B0794A">
            <w:r>
              <w:t xml:space="preserve"> "</w:t>
            </w:r>
            <w:proofErr w:type="spellStart"/>
            <w:r>
              <w:t>social_pressure</w:t>
            </w:r>
            <w:proofErr w:type="spellEnd"/>
            <w:r>
              <w:t>",</w:t>
            </w:r>
          </w:p>
          <w:p w14:paraId="39193148" w14:textId="442EF623" w:rsidR="00B0794A" w:rsidRPr="00B0794A" w:rsidRDefault="00B0794A" w:rsidP="00B0794A">
            <w:r>
              <w:t xml:space="preserve">             </w:t>
            </w:r>
          </w:p>
        </w:tc>
        <w:tc>
          <w:tcPr>
            <w:tcW w:w="1417" w:type="dxa"/>
          </w:tcPr>
          <w:p w14:paraId="168461B6" w14:textId="77777777" w:rsidR="00B0794A" w:rsidRDefault="00B0794A" w:rsidP="00B0794A"/>
        </w:tc>
      </w:tr>
      <w:tr w:rsidR="00B0794A" w14:paraId="5EB320F1" w14:textId="77777777" w:rsidTr="005F6111">
        <w:tc>
          <w:tcPr>
            <w:tcW w:w="4463" w:type="dxa"/>
          </w:tcPr>
          <w:p w14:paraId="420EEE0E" w14:textId="5BCA517B" w:rsidR="00B0794A" w:rsidRDefault="005F6111" w:rsidP="005F6111">
            <w:r>
              <w:t xml:space="preserve">Sensitivity of residents to </w:t>
            </w:r>
            <w:r>
              <w:t>potable water scarcity</w:t>
            </w:r>
            <w:r>
              <w:t>. It reflects the number of interventions by the residents to modify their neighborhood</w:t>
            </w:r>
          </w:p>
        </w:tc>
        <w:tc>
          <w:tcPr>
            <w:tcW w:w="2575" w:type="dxa"/>
          </w:tcPr>
          <w:p w14:paraId="58A56BC3" w14:textId="77777777" w:rsidR="00B0794A" w:rsidRDefault="00B0794A" w:rsidP="00B0794A">
            <w:r>
              <w:t xml:space="preserve">   "</w:t>
            </w:r>
            <w:proofErr w:type="spellStart"/>
            <w:r>
              <w:t>sensitivity_Ab</w:t>
            </w:r>
            <w:proofErr w:type="spellEnd"/>
            <w:r>
              <w:t>",</w:t>
            </w:r>
          </w:p>
          <w:p w14:paraId="51CF71D7" w14:textId="0C0689D3" w:rsidR="00B0794A" w:rsidRPr="00B0794A" w:rsidRDefault="00B0794A" w:rsidP="00B0794A">
            <w:r>
              <w:t xml:space="preserve">                </w:t>
            </w:r>
          </w:p>
        </w:tc>
        <w:tc>
          <w:tcPr>
            <w:tcW w:w="1417" w:type="dxa"/>
          </w:tcPr>
          <w:p w14:paraId="1E4F2E62" w14:textId="77777777" w:rsidR="00B0794A" w:rsidRDefault="00B0794A" w:rsidP="00B0794A"/>
        </w:tc>
      </w:tr>
      <w:tr w:rsidR="00B0794A" w14:paraId="5D9EDF12" w14:textId="77777777" w:rsidTr="005F6111">
        <w:tc>
          <w:tcPr>
            <w:tcW w:w="4463" w:type="dxa"/>
          </w:tcPr>
          <w:p w14:paraId="2A4483A1" w14:textId="5F4BD349" w:rsidR="00B0794A" w:rsidRDefault="005F6111" w:rsidP="005F6111">
            <w:r>
              <w:t xml:space="preserve">Sensitivity of residents to </w:t>
            </w:r>
            <w:r>
              <w:t>flooding</w:t>
            </w:r>
            <w:r>
              <w:t>. It reflect</w:t>
            </w:r>
            <w:r>
              <w:t>s</w:t>
            </w:r>
            <w:r>
              <w:t xml:space="preserve"> the number of </w:t>
            </w:r>
            <w:r>
              <w:t xml:space="preserve">interventions by </w:t>
            </w:r>
            <w:r>
              <w:t xml:space="preserve">the residents to modify their </w:t>
            </w:r>
            <w:r>
              <w:t>neighborhood</w:t>
            </w:r>
          </w:p>
        </w:tc>
        <w:tc>
          <w:tcPr>
            <w:tcW w:w="2575" w:type="dxa"/>
          </w:tcPr>
          <w:p w14:paraId="71E218B3" w14:textId="77777777" w:rsidR="00B0794A" w:rsidRDefault="00B0794A" w:rsidP="00B0794A">
            <w:r>
              <w:t>"</w:t>
            </w:r>
            <w:proofErr w:type="spellStart"/>
            <w:r>
              <w:t>sensitivity_D</w:t>
            </w:r>
            <w:proofErr w:type="spellEnd"/>
            <w:r>
              <w:t>",</w:t>
            </w:r>
          </w:p>
          <w:p w14:paraId="217A8424" w14:textId="77777777" w:rsidR="00B0794A" w:rsidRDefault="00B0794A" w:rsidP="00B0794A"/>
        </w:tc>
        <w:tc>
          <w:tcPr>
            <w:tcW w:w="1417" w:type="dxa"/>
          </w:tcPr>
          <w:p w14:paraId="742C2BF2" w14:textId="77777777" w:rsidR="00B0794A" w:rsidRDefault="00B0794A" w:rsidP="00B0794A"/>
        </w:tc>
      </w:tr>
      <w:tr w:rsidR="00B0794A" w14:paraId="1621A774" w14:textId="77777777" w:rsidTr="005F6111">
        <w:tc>
          <w:tcPr>
            <w:tcW w:w="4463" w:type="dxa"/>
          </w:tcPr>
          <w:p w14:paraId="5C8BAE8A" w14:textId="77777777" w:rsidR="00B0794A" w:rsidRDefault="00B0794A" w:rsidP="00B0794A"/>
        </w:tc>
        <w:tc>
          <w:tcPr>
            <w:tcW w:w="2575" w:type="dxa"/>
          </w:tcPr>
          <w:p w14:paraId="73876A6F" w14:textId="77777777" w:rsidR="00B0794A" w:rsidRDefault="00B0794A" w:rsidP="00B0794A">
            <w:r>
              <w:t xml:space="preserve">                "</w:t>
            </w:r>
            <w:proofErr w:type="spellStart"/>
            <w:r>
              <w:t>vulnerability_Ab</w:t>
            </w:r>
            <w:proofErr w:type="spellEnd"/>
            <w:r>
              <w:t>",</w:t>
            </w:r>
          </w:p>
          <w:p w14:paraId="75B3DA11" w14:textId="77777777" w:rsidR="00B0794A" w:rsidRDefault="00B0794A" w:rsidP="00B0794A"/>
        </w:tc>
        <w:tc>
          <w:tcPr>
            <w:tcW w:w="1417" w:type="dxa"/>
          </w:tcPr>
          <w:p w14:paraId="0FC1BAA3" w14:textId="77777777" w:rsidR="00B0794A" w:rsidRDefault="00B0794A" w:rsidP="00B0794A"/>
        </w:tc>
      </w:tr>
      <w:tr w:rsidR="00B0794A" w14:paraId="47292276" w14:textId="77777777" w:rsidTr="005F6111">
        <w:tc>
          <w:tcPr>
            <w:tcW w:w="4463" w:type="dxa"/>
          </w:tcPr>
          <w:p w14:paraId="251E36DB" w14:textId="77777777" w:rsidR="00B0794A" w:rsidRDefault="00B0794A" w:rsidP="00B0794A"/>
        </w:tc>
        <w:tc>
          <w:tcPr>
            <w:tcW w:w="2575" w:type="dxa"/>
          </w:tcPr>
          <w:p w14:paraId="5A1F4161" w14:textId="77777777" w:rsidR="00B0794A" w:rsidRDefault="00B0794A" w:rsidP="00B0794A">
            <w:r>
              <w:t xml:space="preserve">                "</w:t>
            </w:r>
            <w:proofErr w:type="spellStart"/>
            <w:r>
              <w:t>vulnerability_D</w:t>
            </w:r>
            <w:proofErr w:type="spellEnd"/>
            <w:r>
              <w:t>",</w:t>
            </w:r>
          </w:p>
          <w:p w14:paraId="132B2AE8" w14:textId="77777777" w:rsidR="00B0794A" w:rsidRDefault="00B0794A" w:rsidP="00B0794A"/>
        </w:tc>
        <w:tc>
          <w:tcPr>
            <w:tcW w:w="1417" w:type="dxa"/>
          </w:tcPr>
          <w:p w14:paraId="7A19B45C" w14:textId="77777777" w:rsidR="00B0794A" w:rsidRDefault="00B0794A" w:rsidP="00B0794A"/>
        </w:tc>
      </w:tr>
      <w:tr w:rsidR="00B0794A" w14:paraId="1B72062C" w14:textId="77777777" w:rsidTr="005F6111">
        <w:tc>
          <w:tcPr>
            <w:tcW w:w="4463" w:type="dxa"/>
          </w:tcPr>
          <w:p w14:paraId="794934BF" w14:textId="77777777" w:rsidR="00B0794A" w:rsidRDefault="00B0794A" w:rsidP="00B0794A"/>
        </w:tc>
        <w:tc>
          <w:tcPr>
            <w:tcW w:w="2575" w:type="dxa"/>
          </w:tcPr>
          <w:p w14:paraId="02AD2232" w14:textId="77777777" w:rsidR="00B0794A" w:rsidRDefault="00B0794A" w:rsidP="00B0794A">
            <w:r>
              <w:t xml:space="preserve">                "</w:t>
            </w:r>
            <w:proofErr w:type="spellStart"/>
            <w:r>
              <w:t>Interventions_Ab</w:t>
            </w:r>
            <w:proofErr w:type="spellEnd"/>
            <w:r>
              <w:t>",</w:t>
            </w:r>
          </w:p>
          <w:p w14:paraId="08796FD0" w14:textId="77777777" w:rsidR="00B0794A" w:rsidRDefault="00B0794A" w:rsidP="00B0794A"/>
        </w:tc>
        <w:tc>
          <w:tcPr>
            <w:tcW w:w="1417" w:type="dxa"/>
          </w:tcPr>
          <w:p w14:paraId="35C32BBF" w14:textId="77777777" w:rsidR="00B0794A" w:rsidRDefault="00B0794A" w:rsidP="00B0794A"/>
        </w:tc>
      </w:tr>
      <w:tr w:rsidR="00B0794A" w14:paraId="05302358" w14:textId="77777777" w:rsidTr="005F6111">
        <w:tc>
          <w:tcPr>
            <w:tcW w:w="4463" w:type="dxa"/>
          </w:tcPr>
          <w:p w14:paraId="470EBA7F" w14:textId="77777777" w:rsidR="00B0794A" w:rsidRDefault="00B0794A" w:rsidP="00B0794A"/>
        </w:tc>
        <w:tc>
          <w:tcPr>
            <w:tcW w:w="2575" w:type="dxa"/>
          </w:tcPr>
          <w:p w14:paraId="2EB330A6" w14:textId="77777777" w:rsidR="00B0794A" w:rsidRPr="00B0794A" w:rsidRDefault="00B0794A" w:rsidP="00B0794A">
            <w:r>
              <w:t xml:space="preserve">                "</w:t>
            </w:r>
            <w:proofErr w:type="spellStart"/>
            <w:r>
              <w:t>Interventions_D</w:t>
            </w:r>
            <w:proofErr w:type="spellEnd"/>
            <w:r>
              <w:t>"</w:t>
            </w:r>
          </w:p>
          <w:p w14:paraId="1B157271" w14:textId="77777777" w:rsidR="00B0794A" w:rsidRDefault="00B0794A" w:rsidP="00B0794A"/>
        </w:tc>
        <w:tc>
          <w:tcPr>
            <w:tcW w:w="1417" w:type="dxa"/>
          </w:tcPr>
          <w:p w14:paraId="20D4222F" w14:textId="77777777" w:rsidR="00B0794A" w:rsidRDefault="00B0794A" w:rsidP="00B0794A"/>
        </w:tc>
      </w:tr>
      <w:tr w:rsidR="00B0794A" w14:paraId="32C70467" w14:textId="77777777" w:rsidTr="005F6111">
        <w:tc>
          <w:tcPr>
            <w:tcW w:w="4463" w:type="dxa"/>
          </w:tcPr>
          <w:p w14:paraId="011239F3" w14:textId="77777777" w:rsidR="00B0794A" w:rsidRDefault="00B0794A" w:rsidP="00B0794A"/>
        </w:tc>
        <w:tc>
          <w:tcPr>
            <w:tcW w:w="2575" w:type="dxa"/>
          </w:tcPr>
          <w:p w14:paraId="3345DE11" w14:textId="77777777" w:rsidR="00B0794A" w:rsidRDefault="00B0794A" w:rsidP="00B0794A"/>
        </w:tc>
        <w:tc>
          <w:tcPr>
            <w:tcW w:w="1417" w:type="dxa"/>
          </w:tcPr>
          <w:p w14:paraId="1A651443" w14:textId="77777777" w:rsidR="00B0794A" w:rsidRDefault="00B0794A" w:rsidP="00B0794A"/>
        </w:tc>
      </w:tr>
    </w:tbl>
    <w:p w14:paraId="26A13AA1" w14:textId="7A587304" w:rsidR="004A51C5" w:rsidRDefault="004A51C5"/>
    <w:p w14:paraId="12530609" w14:textId="30EE678D" w:rsidR="00656ABA" w:rsidRPr="0044641A" w:rsidRDefault="0044641A" w:rsidP="0044641A">
      <w:pPr>
        <w:spacing w:line="480" w:lineRule="auto"/>
        <w:jc w:val="center"/>
        <w:rPr>
          <w:b/>
          <w:sz w:val="40"/>
        </w:rPr>
      </w:pPr>
      <w:r>
        <w:rPr>
          <w:b/>
          <w:sz w:val="40"/>
        </w:rPr>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proofErr w:type="spellStart"/>
      <w:r w:rsidRPr="00A931B0">
        <w:rPr>
          <w:b/>
          <w:sz w:val="40"/>
          <w:lang w:val="es-CL"/>
        </w:rPr>
        <w:lastRenderedPageBreak/>
        <w:t>References</w:t>
      </w:r>
      <w:proofErr w:type="spellEnd"/>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0FAOjbeH4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DBF"/>
    <w:rsid w:val="00153627"/>
    <w:rsid w:val="00154B22"/>
    <w:rsid w:val="00160AC6"/>
    <w:rsid w:val="00160B8F"/>
    <w:rsid w:val="0016717D"/>
    <w:rsid w:val="0017492F"/>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731C5"/>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6111"/>
    <w:rsid w:val="005F794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E652C"/>
    <w:rsid w:val="008F42F1"/>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4A"/>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7F234D-E694-48A3-BF53-A61F5E0A3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5</TotalTime>
  <Pages>34</Pages>
  <Words>15003</Words>
  <Characters>85521</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10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74</cp:revision>
  <dcterms:created xsi:type="dcterms:W3CDTF">2018-11-24T15:42:00Z</dcterms:created>
  <dcterms:modified xsi:type="dcterms:W3CDTF">2019-02-14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